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Both et al. 2004, 2006, Crick 2004, Møller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Thomas and Lennon 1999, Hitch and Leberg 2007, La Sorte and Thompson III 2007, Virkkala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Rodenhouse et al. 2008</w:t>
      </w:r>
      <w:r w:rsidR="006626DA" w:rsidRPr="00671020">
        <w:rPr>
          <w:rFonts w:ascii="Times New Roman" w:hAnsi="Times New Roman" w:cs="Times New Roman"/>
          <w:sz w:val="24"/>
        </w:rPr>
        <w:t>, Maggini et al. 2011</w:t>
      </w:r>
      <w:r w:rsidR="00400F47" w:rsidRPr="00671020">
        <w:rPr>
          <w:rFonts w:ascii="Times New Roman" w:hAnsi="Times New Roman" w:cs="Times New Roman"/>
          <w:sz w:val="24"/>
        </w:rPr>
        <w:t>, Flousek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Siegel et al. 2014, Flousek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Jenouvrier 2013</w:t>
      </w:r>
      <w:r w:rsidR="00490ECF" w:rsidRPr="00671020">
        <w:rPr>
          <w:rFonts w:ascii="Times New Roman" w:hAnsi="Times New Roman" w:cs="Times New Roman"/>
          <w:sz w:val="24"/>
        </w:rPr>
        <w:t>, Oliver and Morecroft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Lemoine and Böhning-Gaese 2003, Both et al. 2010, Flousek et al. 2015</w:t>
      </w:r>
      <w:r w:rsidR="0041099A" w:rsidRPr="00671020">
        <w:rPr>
          <w:rFonts w:ascii="Times New Roman" w:hAnsi="Times New Roman" w:cs="Times New Roman"/>
          <w:sz w:val="24"/>
        </w:rPr>
        <w:t>, Zurell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Sekercioglu et al. 2008, </w:t>
      </w:r>
      <w:r w:rsidR="00A117B6" w:rsidRPr="00671020">
        <w:rPr>
          <w:rFonts w:ascii="Times New Roman" w:hAnsi="Times New Roman" w:cs="Times New Roman"/>
          <w:sz w:val="24"/>
        </w:rPr>
        <w:t xml:space="preserve">Tayleur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 xml:space="preserve">(Rodenhouse et al. 2008, Stralberg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Sorte and Jetz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r w:rsidR="00D43EC6" w:rsidRPr="00671020">
        <w:rPr>
          <w:rFonts w:ascii="Times New Roman" w:hAnsi="Times New Roman" w:cs="Times New Roman"/>
          <w:sz w:val="24"/>
        </w:rPr>
        <w:t xml:space="preserve">Tayleur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671020" w:rsidRDefault="00314504" w:rsidP="007A1808">
      <w:pPr>
        <w:spacing w:line="276" w:lineRule="auto"/>
        <w:rPr>
          <w:rFonts w:ascii="Times New Roman" w:hAnsi="Times New Roman" w:cs="Times New Roman"/>
          <w:sz w:val="24"/>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Nilon et al. 1995, Rottenborn 1999, Er et al. 2005, Farwell et al. 2016)</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r w:rsidRPr="00671020">
        <w:rPr>
          <w:rFonts w:ascii="Times New Roman" w:hAnsi="Times New Roman" w:cs="Times New Roman"/>
          <w:i/>
          <w:sz w:val="24"/>
        </w:rPr>
        <w:t>Seiurus aurocapill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Vireo olivace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Seoan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77777777"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Beckage et al. 2008, Siedel et al. 2009,  DeLuca and King 2017)</w:t>
      </w:r>
      <w:r w:rsidR="00E421F7" w:rsidRPr="00671020">
        <w:rPr>
          <w:rFonts w:ascii="Times New Roman" w:hAnsi="Times New Roman" w:cs="Times New Roman"/>
          <w:sz w:val="24"/>
          <w:szCs w:val="24"/>
        </w:rPr>
        <w:t>.</w:t>
      </w:r>
    </w:p>
    <w:p w14:paraId="3EC1CFE8" w14:textId="77777777"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air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r w:rsidR="00596DF6" w:rsidRPr="00671020">
        <w:rPr>
          <w:rFonts w:ascii="Times New Roman" w:hAnsi="Times New Roman" w:cs="Times New Roman"/>
          <w:sz w:val="24"/>
          <w:szCs w:val="24"/>
        </w:rPr>
        <w:t>In particular, Mathias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Kutta and Hubbart 2019)</w:t>
      </w:r>
      <w:r w:rsidR="001A1868" w:rsidRPr="00671020">
        <w:rPr>
          <w:rFonts w:ascii="Times New Roman" w:hAnsi="Times New Roman" w:cs="Times New Roman"/>
          <w:sz w:val="24"/>
          <w:szCs w:val="24"/>
        </w:rPr>
        <w:t>.</w:t>
      </w:r>
    </w:p>
    <w:p w14:paraId="1D880C90" w14:textId="226CB0A8"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commentRangeStart w:id="1"/>
      <w:r w:rsidRPr="00671020">
        <w:rPr>
          <w:rFonts w:ascii="Times New Roman" w:hAnsi="Times New Roman" w:cs="Times New Roman"/>
          <w:sz w:val="24"/>
          <w:szCs w:val="24"/>
        </w:rPr>
        <w:t>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commentRangeEnd w:id="1"/>
      <w:r w:rsidR="000D09B0">
        <w:rPr>
          <w:rStyle w:val="CommentReference"/>
        </w:rPr>
        <w:commentReference w:id="1"/>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 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p>
    <w:p w14:paraId="165FBD13" w14:textId="3B57C3DF" w:rsidR="009C343D" w:rsidRPr="00671020"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2"/>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commentRangeEnd w:id="2"/>
      <w:r w:rsidR="000D09B0">
        <w:rPr>
          <w:rStyle w:val="CommentReference"/>
        </w:rPr>
        <w:commentReference w:id="2"/>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Pr="00671020">
        <w:rPr>
          <w:rFonts w:ascii="Times New Roman" w:hAnsi="Times New Roman" w:cs="Times New Roman"/>
          <w:sz w:val="24"/>
          <w:szCs w:val="24"/>
        </w:rPr>
        <w:t xml:space="preserve">. </w:t>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A727A5" w:rsidRPr="00671020">
        <w:rPr>
          <w:rFonts w:ascii="Times New Roman" w:hAnsi="Times New Roman" w:cs="Times New Roman"/>
          <w:sz w:val="24"/>
          <w:szCs w:val="24"/>
        </w:rPr>
        <w:t xml:space="preserve"> In the central Appalachian</w:t>
      </w:r>
      <w:r w:rsidR="004006CC" w:rsidRPr="00671020">
        <w:rPr>
          <w:rFonts w:ascii="Times New Roman" w:hAnsi="Times New Roman" w:cs="Times New Roman"/>
          <w:sz w:val="24"/>
          <w:szCs w:val="24"/>
        </w:rPr>
        <w:t xml:space="preserve"> Mountains region</w:t>
      </w:r>
      <w:r w:rsidR="00A727A5" w:rsidRPr="00671020">
        <w:rPr>
          <w:rFonts w:ascii="Times New Roman" w:hAnsi="Times New Roman" w:cs="Times New Roman"/>
          <w:sz w:val="24"/>
          <w:szCs w:val="24"/>
        </w:rPr>
        <w:t>, surface mining and reclamation is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87522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Specifically within the north-central Appalachians region, the primary change has been conversion of forests to mining and urban land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Napton et al. 2003)</w:t>
      </w:r>
      <w:r w:rsidR="00E421F7" w:rsidRPr="00671020">
        <w:rPr>
          <w:rFonts w:ascii="Times New Roman" w:hAnsi="Times New Roman" w:cs="Times New Roman"/>
          <w:sz w:val="24"/>
          <w:szCs w:val="24"/>
        </w:rPr>
        <w:fldChar w:fldCharType="end"/>
      </w:r>
      <w:r w:rsidR="004006CC"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Gragson and Bolstad 2006)</w:t>
      </w:r>
      <w:r w:rsidR="00E421F7" w:rsidRPr="00671020">
        <w:rPr>
          <w:rFonts w:ascii="Times New Roman" w:hAnsi="Times New Roman" w:cs="Times New Roman"/>
          <w:sz w:val="24"/>
          <w:szCs w:val="24"/>
        </w:rPr>
        <w:fldChar w:fldCharType="end"/>
      </w:r>
      <w:r w:rsidR="009C343D" w:rsidRPr="00671020">
        <w:rPr>
          <w:rFonts w:ascii="Times New Roman" w:hAnsi="Times New Roman" w:cs="Times New Roman"/>
          <w:sz w:val="24"/>
          <w:szCs w:val="24"/>
        </w:rPr>
        <w:t>. 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Wear and Bolstad 1998, Gragson and Bolstad 2006)</w:t>
      </w:r>
      <w:r w:rsidR="00E421F7" w:rsidRPr="00671020">
        <w:rPr>
          <w:rFonts w:ascii="Times New Roman" w:hAnsi="Times New Roman" w:cs="Times New Roman"/>
          <w:sz w:val="24"/>
          <w:szCs w:val="24"/>
        </w:rPr>
        <w:fldChar w:fldCharType="end"/>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B81D7D">
        <w:rPr>
          <w:rFonts w:ascii="Times New Roman" w:hAnsi="Times New Roman" w:cs="Times New Roman"/>
          <w:sz w:val="24"/>
          <w:szCs w:val="24"/>
        </w:rPr>
        <w:t>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w:t>
      </w:r>
      <w:r w:rsidR="00B81D7D">
        <w:rPr>
          <w:rFonts w:ascii="Times New Roman" w:hAnsi="Times New Roman" w:cs="Times New Roman"/>
          <w:sz w:val="24"/>
          <w:szCs w:val="24"/>
        </w:rPr>
        <w:t>ome indicat</w:t>
      </w:r>
      <w:r w:rsidR="00B81D7D">
        <w:rPr>
          <w:rFonts w:ascii="Times New Roman" w:hAnsi="Times New Roman" w:cs="Times New Roman"/>
          <w:sz w:val="24"/>
          <w:szCs w:val="24"/>
        </w:rPr>
        <w:t>e</w:t>
      </w:r>
      <w:r w:rsidR="00B81D7D">
        <w:rPr>
          <w:rFonts w:ascii="Times New Roman" w:hAnsi="Times New Roman" w:cs="Times New Roman"/>
          <w:sz w:val="24"/>
          <w:szCs w:val="24"/>
        </w:rPr>
        <w:t xml:space="preserve"> drier conditions</w:t>
      </w:r>
      <w:r w:rsidR="00B81D7D">
        <w:rPr>
          <w:rFonts w:ascii="Times New Roman" w:hAnsi="Times New Roman" w:cs="Times New Roman"/>
          <w:sz w:val="24"/>
          <w:szCs w:val="24"/>
        </w:rPr>
        <w:t xml:space="preserve"> in the future</w:t>
      </w:r>
      <w:r w:rsidR="00B81D7D" w:rsidRPr="00671020">
        <w:rPr>
          <w:rFonts w:ascii="Times New Roman" w:hAnsi="Times New Roman" w:cs="Times New Roman"/>
          <w:sz w:val="24"/>
          <w:szCs w:val="24"/>
        </w:rPr>
        <w:t xml:space="preserve"> (Elguindi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256763A2"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commentRangeStart w:id="3"/>
      <w:r w:rsidR="007F6971" w:rsidRPr="00671020">
        <w:rPr>
          <w:rFonts w:ascii="Times New Roman" w:hAnsi="Times New Roman" w:cs="Times New Roman"/>
          <w:sz w:val="24"/>
          <w:szCs w:val="24"/>
        </w:rPr>
        <w:t>Meanwhile</w:t>
      </w:r>
      <w:commentRangeEnd w:id="3"/>
      <w:r w:rsidR="000D09B0">
        <w:rPr>
          <w:rStyle w:val="CommentReference"/>
        </w:rPr>
        <w:commentReference w:id="3"/>
      </w:r>
      <w:r w:rsidR="007F6971" w:rsidRPr="00671020">
        <w:rPr>
          <w:rFonts w:ascii="Times New Roman" w:hAnsi="Times New Roman" w:cs="Times New Roman"/>
          <w:sz w:val="24"/>
          <w:szCs w:val="24"/>
        </w:rPr>
        <w:t>, c</w:t>
      </w:r>
      <w:r w:rsidR="00C137AD" w:rsidRPr="00671020">
        <w:rPr>
          <w:rFonts w:ascii="Times New Roman" w:hAnsi="Times New Roman" w:cs="Times New Roman"/>
          <w:sz w:val="24"/>
          <w:szCs w:val="24"/>
        </w:rPr>
        <w:t xml:space="preserve">limate in the southern Appalachian Mountains region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 xml:space="preserve">id- to high-elevation areas may experience increases of +3.5 °C in the next 100 years (Schultheis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w:t>
      </w:r>
      <w:r w:rsidR="00EC5478">
        <w:rPr>
          <w:rFonts w:ascii="Times New Roman" w:hAnsi="Times New Roman" w:cs="Times New Roman"/>
          <w:sz w:val="24"/>
          <w:szCs w:val="24"/>
        </w:rPr>
        <w:lastRenderedPageBreak/>
        <w:t xml:space="preserve">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w:t>
      </w:r>
      <w:r w:rsidR="00EC5478">
        <w:rPr>
          <w:rFonts w:ascii="Times New Roman" w:hAnsi="Times New Roman" w:cs="Times New Roman"/>
          <w:sz w:val="24"/>
          <w:szCs w:val="24"/>
        </w:rPr>
        <w:t>~</w:t>
      </w:r>
      <w:r w:rsidR="00EC5478">
        <w:rPr>
          <w:rFonts w:ascii="Times New Roman" w:hAnsi="Times New Roman" w:cs="Times New Roman"/>
          <w:sz w:val="24"/>
          <w:szCs w:val="24"/>
        </w:rPr>
        <w:t>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477413CB" w14:textId="09A9CC4C" w:rsidR="00A86383"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lthough f</w:t>
      </w:r>
      <w:r w:rsidR="00FD55B9" w:rsidRPr="00671020">
        <w:rPr>
          <w:rFonts w:ascii="Times New Roman" w:hAnsi="Times New Roman" w:cs="Times New Roman"/>
          <w:sz w:val="24"/>
          <w:szCs w:val="24"/>
        </w:rPr>
        <w:t xml:space="preserve">ew studies have projected </w:t>
      </w:r>
      <w:commentRangeStart w:id="4"/>
      <w:r w:rsidR="00FD55B9" w:rsidRPr="00671020">
        <w:rPr>
          <w:rFonts w:ascii="Times New Roman" w:hAnsi="Times New Roman" w:cs="Times New Roman"/>
          <w:sz w:val="24"/>
          <w:szCs w:val="24"/>
        </w:rPr>
        <w:t xml:space="preserve">future land cover in the Appalachian Mountains </w:t>
      </w:r>
      <w:commentRangeEnd w:id="4"/>
      <w:r w:rsidR="004274CF">
        <w:rPr>
          <w:rStyle w:val="CommentReference"/>
        </w:rPr>
        <w:commentReference w:id="4"/>
      </w:r>
      <w:r w:rsidR="00FD55B9" w:rsidRPr="00671020">
        <w:rPr>
          <w:rFonts w:ascii="Times New Roman" w:hAnsi="Times New Roman" w:cs="Times New Roman"/>
          <w:sz w:val="24"/>
          <w:szCs w:val="24"/>
        </w:rPr>
        <w:t xml:space="preserve">region, </w:t>
      </w:r>
      <w:r w:rsidR="00704BFB" w:rsidRPr="00671020">
        <w:rPr>
          <w:rFonts w:ascii="Times New Roman" w:hAnsi="Times New Roman" w:cs="Times New Roman"/>
          <w:sz w:val="24"/>
          <w:szCs w:val="24"/>
        </w:rPr>
        <w:t xml:space="preserve">a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In the southern Appalachian Mountains, </w:t>
      </w:r>
      <w:r w:rsidR="00A86383" w:rsidRPr="00671020">
        <w:rPr>
          <w:rFonts w:ascii="Times New Roman" w:hAnsi="Times New Roman" w:cs="Times New Roman"/>
          <w:sz w:val="24"/>
          <w:szCs w:val="24"/>
        </w:rPr>
        <w:t xml:space="preserve">building density in forest habitats is projected to increase </w:t>
      </w:r>
      <w:r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Wear and Greis 2002)</w:t>
      </w:r>
      <w:r w:rsidR="007A5525" w:rsidRPr="00671020">
        <w:rPr>
          <w:rFonts w:ascii="Times New Roman" w:hAnsi="Times New Roman" w:cs="Times New Roman"/>
          <w:sz w:val="24"/>
          <w:szCs w:val="24"/>
        </w:rPr>
        <w:fldChar w:fldCharType="end"/>
      </w:r>
      <w:r w:rsidR="00AD344E" w:rsidRPr="00671020">
        <w:rPr>
          <w:rFonts w:ascii="Times New Roman" w:hAnsi="Times New Roman" w:cs="Times New Roman"/>
          <w:sz w:val="24"/>
          <w:szCs w:val="24"/>
        </w:rPr>
        <w:t>.</w:t>
      </w:r>
      <w:r w:rsidR="00F0650C" w:rsidRPr="00671020">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sidRPr="00671020">
        <w:rPr>
          <w:rFonts w:ascii="Times New Roman" w:hAnsi="Times New Roman" w:cs="Times New Roman"/>
          <w:sz w:val="24"/>
          <w:szCs w:val="24"/>
        </w:rPr>
        <w:t>2014).</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Sohl et al. 2007)</w:t>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07BECC64"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3C1177" w:rsidRPr="00671020">
        <w:rPr>
          <w:rFonts w:ascii="Times New Roman" w:hAnsi="Times New Roman" w:cs="Times New Roman"/>
          <w:i/>
          <w:iCs/>
          <w:sz w:val="24"/>
          <w:szCs w:val="24"/>
        </w:rPr>
        <w:t xml:space="preserve"> and abundance</w:t>
      </w:r>
    </w:p>
    <w:p w14:paraId="60B9B68D" w14:textId="6B694A16" w:rsidR="00404268" w:rsidRPr="00671020"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B77E0" w:rsidRPr="00671020">
        <w:rPr>
          <w:rFonts w:ascii="Times New Roman" w:hAnsi="Times New Roman" w:cs="Times New Roman"/>
          <w:sz w:val="24"/>
          <w:szCs w:val="24"/>
        </w:rPr>
        <w:t xml:space="preserve">B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In the</w:t>
      </w:r>
      <w:r w:rsidR="004D5FB4" w:rsidRPr="00671020">
        <w:rPr>
          <w:rFonts w:ascii="Times New Roman" w:hAnsi="Times New Roman" w:cs="Times New Roman"/>
          <w:sz w:val="24"/>
          <w:szCs w:val="24"/>
        </w:rPr>
        <w:t xml:space="preserve"> northern Appalachians, 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DeLuca and King 2017, Duclos et al. 2019)</w:t>
      </w:r>
      <w:r w:rsidR="007A5525" w:rsidRPr="00671020">
        <w:rPr>
          <w:rFonts w:ascii="Times New Roman" w:hAnsi="Times New Roman" w:cs="Times New Roman"/>
          <w:sz w:val="24"/>
          <w:szCs w:val="24"/>
        </w:rPr>
        <w:fldChar w:fldCharType="end"/>
      </w:r>
      <w:r w:rsidR="004D5FB4" w:rsidRPr="00671020">
        <w:rPr>
          <w:rFonts w:ascii="Times New Roman" w:hAnsi="Times New Roman" w:cs="Times New Roman"/>
          <w:sz w:val="24"/>
          <w:szCs w:val="24"/>
        </w:rPr>
        <w:t>.</w:t>
      </w:r>
      <w:r w:rsidR="00443C88" w:rsidRPr="00671020">
        <w:rPr>
          <w:rFonts w:ascii="Times New Roman" w:hAnsi="Times New Roman" w:cs="Times New Roman"/>
          <w:sz w:val="24"/>
          <w:szCs w:val="24"/>
        </w:rPr>
        <w:t xml:space="preserve"> In the </w:t>
      </w:r>
      <w:r w:rsidR="001B77E0" w:rsidRPr="00671020">
        <w:rPr>
          <w:rFonts w:ascii="Times New Roman" w:hAnsi="Times New Roman" w:cs="Times New Roman"/>
          <w:sz w:val="24"/>
          <w:szCs w:val="24"/>
        </w:rPr>
        <w:t xml:space="preserve">southern Appalachians, both urban development and temperature were important predictors of </w:t>
      </w:r>
      <w:r w:rsidR="00717BB6" w:rsidRPr="00671020">
        <w:rPr>
          <w:rFonts w:ascii="Times New Roman" w:hAnsi="Times New Roman" w:cs="Times New Roman"/>
          <w:sz w:val="24"/>
          <w:szCs w:val="24"/>
        </w:rPr>
        <w:t xml:space="preserve">bird species </w:t>
      </w:r>
      <w:r w:rsidR="001B77E0" w:rsidRPr="00671020">
        <w:rPr>
          <w:rFonts w:ascii="Times New Roman" w:hAnsi="Times New Roman" w:cs="Times New Roman"/>
          <w:sz w:val="24"/>
          <w:szCs w:val="24"/>
        </w:rPr>
        <w:t xml:space="preserve">occupancy. </w:t>
      </w:r>
      <w:r w:rsidRPr="00671020">
        <w:rPr>
          <w:rFonts w:ascii="Times New Roman" w:hAnsi="Times New Roman" w:cs="Times New Roman"/>
          <w:sz w:val="24"/>
          <w:szCs w:val="24"/>
        </w:rPr>
        <w:t>Certain forest songbirds, including black-throated blue warblers, Canada warblers, black-throated green warbl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vir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scarlet tanager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Piranga olivace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cadian flycatch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viresc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ovenbird</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hooded warbler</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citr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wood thrush</w:t>
      </w:r>
      <w:r w:rsidR="00717BB6" w:rsidRPr="00671020">
        <w:rPr>
          <w:rFonts w:ascii="Times New Roman" w:hAnsi="Times New Roman" w:cs="Times New Roman"/>
          <w:sz w:val="24"/>
          <w:szCs w:val="24"/>
        </w:rPr>
        <w:t>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ylocichla mustelina</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red-eyed vireo</w:t>
      </w:r>
      <w:r w:rsidR="00717BB6" w:rsidRPr="00671020">
        <w:rPr>
          <w:rFonts w:ascii="Times New Roman" w:hAnsi="Times New Roman" w:cs="Times New Roman"/>
          <w:sz w:val="24"/>
          <w:szCs w:val="24"/>
        </w:rPr>
        <w:t>s</w:t>
      </w:r>
      <w:r w:rsidRPr="00671020">
        <w:rPr>
          <w:rFonts w:ascii="Times New Roman" w:hAnsi="Times New Roman" w:cs="Times New Roman"/>
          <w:sz w:val="24"/>
          <w:szCs w:val="24"/>
        </w:rPr>
        <w:t xml:space="preserve"> </w:t>
      </w:r>
      <w:r w:rsidR="001B77E0" w:rsidRPr="00671020">
        <w:rPr>
          <w:rFonts w:ascii="Times New Roman" w:hAnsi="Times New Roman" w:cs="Times New Roman"/>
          <w:sz w:val="24"/>
          <w:szCs w:val="24"/>
        </w:rPr>
        <w:t>responded</w:t>
      </w:r>
      <w:r w:rsidRPr="00671020">
        <w:rPr>
          <w:rFonts w:ascii="Times New Roman" w:hAnsi="Times New Roman" w:cs="Times New Roman"/>
          <w:sz w:val="24"/>
          <w:szCs w:val="24"/>
        </w:rPr>
        <w:t xml:space="preserve"> negatively to urban development</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Lumpkin and Pearson 2013)</w:t>
      </w:r>
      <w:r w:rsidR="007A5525"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Other species, </w:t>
      </w:r>
      <w:r w:rsidRPr="00671020">
        <w:rPr>
          <w:rFonts w:ascii="Times New Roman" w:hAnsi="Times New Roman" w:cs="Times New Roman"/>
          <w:sz w:val="24"/>
          <w:szCs w:val="24"/>
        </w:rPr>
        <w:lastRenderedPageBreak/>
        <w:t>including veer</w:t>
      </w:r>
      <w:r w:rsidR="00717BB6" w:rsidRPr="00671020">
        <w:rPr>
          <w:rFonts w:ascii="Times New Roman" w:hAnsi="Times New Roman" w:cs="Times New Roman"/>
          <w:sz w:val="24"/>
          <w:szCs w:val="24"/>
        </w:rPr>
        <w:t>ie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fuscescen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blue-headed vire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Vireo solitariu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and dark-eyed junco</w:t>
      </w:r>
      <w:r w:rsidR="00717BB6" w:rsidRPr="00671020">
        <w:rPr>
          <w:rFonts w:ascii="Times New Roman" w:hAnsi="Times New Roman" w:cs="Times New Roman"/>
          <w:sz w:val="24"/>
          <w:szCs w:val="24"/>
        </w:rPr>
        <w:t>s</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Junco hyemalis</w:t>
      </w:r>
      <w:r w:rsidR="00470EDE" w:rsidRPr="00671020">
        <w:rPr>
          <w:rFonts w:ascii="Times New Roman" w:hAnsi="Times New Roman" w:cs="Times New Roman"/>
          <w:sz w:val="24"/>
          <w:szCs w:val="24"/>
        </w:rPr>
        <w:t>)</w:t>
      </w:r>
      <w:r w:rsidRPr="00671020">
        <w:rPr>
          <w:rFonts w:ascii="Times New Roman" w:hAnsi="Times New Roman" w:cs="Times New Roman"/>
          <w:sz w:val="24"/>
          <w:szCs w:val="24"/>
        </w:rPr>
        <w:t>, respond</w:t>
      </w:r>
      <w:r w:rsidR="00717BB6" w:rsidRPr="00671020">
        <w:rPr>
          <w:rFonts w:ascii="Times New Roman" w:hAnsi="Times New Roman" w:cs="Times New Roman"/>
          <w:sz w:val="24"/>
          <w:szCs w:val="24"/>
        </w:rPr>
        <w:t>ed</w:t>
      </w:r>
      <w:r w:rsidRPr="00671020">
        <w:rPr>
          <w:rFonts w:ascii="Times New Roman" w:hAnsi="Times New Roman" w:cs="Times New Roman"/>
          <w:sz w:val="24"/>
          <w:szCs w:val="24"/>
        </w:rPr>
        <w:t xml:space="preserve"> negatively to temperature (Lumpkin and Pearson 2013). </w:t>
      </w:r>
      <w:r w:rsidR="00717BB6" w:rsidRPr="00671020">
        <w:rPr>
          <w:rFonts w:ascii="Times New Roman" w:hAnsi="Times New Roman" w:cs="Times New Roman"/>
          <w:sz w:val="24"/>
          <w:szCs w:val="24"/>
        </w:rPr>
        <w:t xml:space="preserve">In general, </w:t>
      </w:r>
      <w:r w:rsidRPr="00671020">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686003AB" w:rsidR="001E09B5" w:rsidRPr="00671020"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574A7F" w:rsidRPr="00671020">
        <w:rPr>
          <w:rFonts w:ascii="Times New Roman" w:hAnsi="Times New Roman" w:cs="Times New Roman"/>
          <w:sz w:val="24"/>
          <w:szCs w:val="24"/>
        </w:rPr>
        <w:t>, but th</w:t>
      </w:r>
      <w:r w:rsidR="003C1177" w:rsidRPr="00671020">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Rodenhouse et al. 2008)</w:t>
      </w:r>
      <w:r w:rsidR="007A5525" w:rsidRPr="00671020">
        <w:rPr>
          <w:rFonts w:ascii="Times New Roman" w:hAnsi="Times New Roman" w:cs="Times New Roman"/>
          <w:sz w:val="24"/>
          <w:szCs w:val="24"/>
        </w:rPr>
        <w:fldChar w:fldCharType="end"/>
      </w:r>
      <w:r w:rsidR="003C1177" w:rsidRPr="00671020">
        <w:rPr>
          <w:rFonts w:ascii="Times New Roman" w:hAnsi="Times New Roman" w:cs="Times New Roman"/>
          <w:sz w:val="24"/>
          <w:szCs w:val="24"/>
        </w:rPr>
        <w:t>.</w:t>
      </w:r>
      <w:r w:rsidR="004B3C6A" w:rsidRPr="00671020">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004B3C6A"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4B3C6A"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004B3C6A"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004B3C6A"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53FBB11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One study did </w:t>
      </w:r>
      <w:r w:rsidR="00F00DAB" w:rsidRPr="00671020">
        <w:rPr>
          <w:rFonts w:ascii="Times New Roman" w:hAnsi="Times New Roman" w:cs="Times New Roman"/>
          <w:sz w:val="24"/>
          <w:szCs w:val="24"/>
        </w:rPr>
        <w:lastRenderedPageBreak/>
        <w:t>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1747158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average number of days a nest was undisturbed decreased as mean temperature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5D9F7907" w:rsidR="00C472D3"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FA4D7E4"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 xml:space="preserve">species shift in distribution,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Pr="00671020">
        <w:rPr>
          <w:rFonts w:ascii="Times New Roman" w:hAnsi="Times New Roman" w:cs="Times New Roman"/>
          <w:sz w:val="24"/>
          <w:szCs w:val="24"/>
        </w:rPr>
        <w:t xml:space="preserve"> 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9B70F07"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 xml:space="preserve">The literature review presents documented and predicted changes in bird species distributions, population dynamics, and communities, with climate and land cover </w:t>
      </w:r>
      <w:r w:rsidR="00583BE1" w:rsidRPr="00671020">
        <w:rPr>
          <w:rFonts w:ascii="Times New Roman" w:hAnsi="Times New Roman" w:cs="Times New Roman"/>
          <w:sz w:val="24"/>
          <w:szCs w:val="24"/>
        </w:rPr>
        <w:lastRenderedPageBreak/>
        <w:t>having significant impacts, but highlights the dearth of studies that incorporate elements of population dynamics (e.g., survival, recruitmen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36CB6774"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w:t>
      </w:r>
      <w:r w:rsidR="00EE1BF3" w:rsidRPr="00671020">
        <w:rPr>
          <w:rFonts w:ascii="Times New Roman" w:hAnsi="Times New Roman" w:cs="Times New Roman"/>
          <w:sz w:val="24"/>
        </w:rPr>
        <w:lastRenderedPageBreak/>
        <w:t>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w:t>
      </w:r>
      <w:r w:rsidR="002568B9" w:rsidRPr="00671020">
        <w:rPr>
          <w:rFonts w:ascii="Times New Roman" w:hAnsi="Times New Roman" w:cs="Times New Roman"/>
          <w:sz w:val="24"/>
        </w:rPr>
        <w:lastRenderedPageBreak/>
        <w:t xml:space="preserve">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w:t>
      </w:r>
      <w:r w:rsidR="00293CE7" w:rsidRPr="00671020">
        <w:rPr>
          <w:rFonts w:ascii="Times New Roman" w:hAnsi="Times New Roman" w:cs="Times New Roman"/>
          <w:sz w:val="24"/>
        </w:rPr>
        <w:lastRenderedPageBreak/>
        <w:t>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5"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5"/>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6" w:name="_Hlk112756902"/>
      <w:r w:rsidRPr="00671020">
        <w:rPr>
          <w:rFonts w:ascii="Times New Roman" w:hAnsi="Times New Roman" w:cs="Times New Roman"/>
          <w:sz w:val="24"/>
        </w:rPr>
        <w:t>To project future distribution changes based on expected scenarios of climate change and land cover change</w:t>
      </w:r>
      <w:bookmarkEnd w:id="6"/>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7"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7"/>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xml:space="preserve">), with model fit ranging from 0.211 to 0.839 (indicating good model fit for all species). The total number of important (i.e., 95% credible </w:t>
      </w:r>
      <w:r w:rsidRPr="00671020">
        <w:rPr>
          <w:rFonts w:ascii="Times New Roman" w:hAnsi="Times New Roman" w:cs="Times New Roman"/>
          <w:sz w:val="24"/>
          <w:szCs w:val="24"/>
        </w:rPr>
        <w:lastRenderedPageBreak/>
        <w:t>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Figure 2). Latitude and elevation were important for all species except Swainson’s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8"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8"/>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9"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9"/>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sidRPr="00671020">
        <w:rPr>
          <w:rFonts w:ascii="Times New Roman" w:hAnsi="Times New Roman" w:cs="Times New Roman"/>
          <w:sz w:val="24"/>
          <w:szCs w:val="24"/>
        </w:rPr>
        <w:lastRenderedPageBreak/>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Swainson’s warbler and veery across the gradient of 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w:t>
      </w:r>
      <w:r w:rsidR="004A2F26" w:rsidRPr="00671020">
        <w:rPr>
          <w:rFonts w:ascii="Times New Roman" w:hAnsi="Times New Roman" w:cs="Times New Roman"/>
          <w:sz w:val="24"/>
          <w:szCs w:val="24"/>
        </w:rPr>
        <w:lastRenderedPageBreak/>
        <w:t xml:space="preserve">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The total counts for the other thre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10"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10"/>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Sorte and Jetz 2010, </w:t>
      </w:r>
      <w:r w:rsidR="006626DA" w:rsidRPr="00671020">
        <w:rPr>
          <w:rFonts w:ascii="Times New Roman" w:hAnsi="Times New Roman" w:cs="Times New Roman"/>
          <w:sz w:val="24"/>
          <w:szCs w:val="24"/>
        </w:rPr>
        <w:t>Rodriguez-Rodriguez et al. 2011, Lehikoinen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r w:rsidR="002C5126" w:rsidRPr="00671020">
        <w:rPr>
          <w:rFonts w:ascii="Times New Roman" w:hAnsi="Times New Roman" w:cs="Times New Roman"/>
          <w:sz w:val="24"/>
          <w:szCs w:val="24"/>
        </w:rPr>
        <w:t xml:space="preserve">Scridel et al. 2018, </w:t>
      </w:r>
      <w:r w:rsidR="00375C14" w:rsidRPr="00671020">
        <w:rPr>
          <w:rFonts w:ascii="Times New Roman" w:hAnsi="Times New Roman" w:cs="Times New Roman"/>
          <w:sz w:val="24"/>
          <w:szCs w:val="24"/>
        </w:rPr>
        <w:t>Lehikoinen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r w:rsidR="008D111E" w:rsidRPr="00671020">
        <w:rPr>
          <w:rFonts w:ascii="Times New Roman" w:hAnsi="Times New Roman" w:cs="Times New Roman"/>
          <w:sz w:val="24"/>
          <w:szCs w:val="24"/>
        </w:rPr>
        <w:t xml:space="preserve">Mantyka-Pringle et al. 2015, </w:t>
      </w:r>
      <w:r w:rsidR="009C0458" w:rsidRPr="00671020">
        <w:rPr>
          <w:rFonts w:ascii="Times New Roman" w:hAnsi="Times New Roman" w:cs="Times New Roman"/>
          <w:sz w:val="24"/>
          <w:szCs w:val="24"/>
        </w:rPr>
        <w:t>Jarzyna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Fumy and Fartmann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r w:rsidR="006561A4" w:rsidRPr="00671020">
        <w:rPr>
          <w:rFonts w:ascii="Times New Roman" w:hAnsi="Times New Roman" w:cs="Times New Roman"/>
          <w:sz w:val="24"/>
          <w:szCs w:val="24"/>
        </w:rPr>
        <w:t xml:space="preserve">Virkkala et al. 2005, </w:t>
      </w:r>
      <w:r w:rsidR="00D81825" w:rsidRPr="00671020">
        <w:rPr>
          <w:rFonts w:ascii="Times New Roman" w:hAnsi="Times New Roman" w:cs="Times New Roman"/>
          <w:sz w:val="24"/>
          <w:szCs w:val="24"/>
        </w:rPr>
        <w:t xml:space="preserve">Jarzyna et al. 2015, </w:t>
      </w:r>
      <w:r w:rsidR="00B65415" w:rsidRPr="00671020">
        <w:rPr>
          <w:rFonts w:ascii="Times New Roman" w:hAnsi="Times New Roman" w:cs="Times New Roman"/>
          <w:sz w:val="24"/>
          <w:szCs w:val="24"/>
        </w:rPr>
        <w:t xml:space="preserve">Bateman et al. 2016, </w:t>
      </w:r>
      <w:r w:rsidR="009C0458" w:rsidRPr="00671020">
        <w:rPr>
          <w:rFonts w:ascii="Times New Roman" w:hAnsi="Times New Roman" w:cs="Times New Roman"/>
          <w:sz w:val="24"/>
          <w:szCs w:val="24"/>
        </w:rPr>
        <w:t>Jarzyna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 (Duclos et al. 2019, Ceresa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r w:rsidR="00FF0CBA" w:rsidRPr="00671020">
        <w:rPr>
          <w:rFonts w:ascii="Times New Roman" w:hAnsi="Times New Roman" w:cs="Times New Roman"/>
          <w:sz w:val="24"/>
          <w:szCs w:val="24"/>
        </w:rPr>
        <w:t xml:space="preserve">Luoto et al. 2007, </w:t>
      </w:r>
      <w:r w:rsidR="00D229AB" w:rsidRPr="00671020">
        <w:rPr>
          <w:rFonts w:ascii="Times New Roman" w:hAnsi="Times New Roman" w:cs="Times New Roman"/>
          <w:sz w:val="24"/>
        </w:rPr>
        <w:t xml:space="preserve">Zurell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r w:rsidR="00AF2055" w:rsidRPr="00671020">
        <w:rPr>
          <w:rFonts w:ascii="Times New Roman" w:hAnsi="Times New Roman" w:cs="Times New Roman"/>
          <w:sz w:val="24"/>
          <w:szCs w:val="24"/>
        </w:rPr>
        <w:t xml:space="preserve">Venier et al. 2004, </w:t>
      </w:r>
      <w:r w:rsidR="0025406E" w:rsidRPr="00671020">
        <w:rPr>
          <w:rFonts w:ascii="Times New Roman" w:hAnsi="Times New Roman" w:cs="Times New Roman"/>
          <w:sz w:val="24"/>
          <w:szCs w:val="24"/>
        </w:rPr>
        <w:t xml:space="preserve">Sohl 2014, </w:t>
      </w:r>
      <w:r w:rsidR="00FA2505" w:rsidRPr="00671020">
        <w:rPr>
          <w:rFonts w:ascii="Times New Roman" w:hAnsi="Times New Roman" w:cs="Times New Roman"/>
          <w:sz w:val="24"/>
          <w:szCs w:val="24"/>
        </w:rPr>
        <w:t xml:space="preserve">Stralberg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cross the world, Jetz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r w:rsidR="00FA439B" w:rsidRPr="00671020">
        <w:rPr>
          <w:rFonts w:ascii="Times New Roman" w:hAnsi="Times New Roman" w:cs="Times New Roman"/>
          <w:sz w:val="24"/>
          <w:szCs w:val="24"/>
        </w:rPr>
        <w:t xml:space="preserve">Luoto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this scale-dependent hierarchy is supported by findings from other studies, such as Sohl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Massin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Venier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 xml:space="preserve">consensus that bird distribution models perform better and produce more accurate results when both climate and land cover variables (or other measures of habitat) are included (Luoto et al. 2007, Sohl 2014, Chamberlain et al. 2016, Betts et al. 2019, Duclos et al. 2019, Ceresa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w:t>
      </w:r>
      <w:r w:rsidR="00080D8C" w:rsidRPr="00671020">
        <w:rPr>
          <w:rFonts w:ascii="Times New Roman" w:hAnsi="Times New Roman" w:cs="Times New Roman"/>
          <w:sz w:val="24"/>
          <w:szCs w:val="24"/>
        </w:rPr>
        <w:lastRenderedPageBreak/>
        <w:t xml:space="preserve">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4EC933DE"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r w:rsidR="00F37A28" w:rsidRPr="00671020">
        <w:rPr>
          <w:rFonts w:ascii="Times New Roman" w:hAnsi="Times New Roman" w:cs="Times New Roman"/>
          <w:sz w:val="24"/>
          <w:szCs w:val="24"/>
        </w:rPr>
        <w:t xml:space="preserve">Jetz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r w:rsidR="0025406E" w:rsidRPr="00671020">
        <w:rPr>
          <w:rFonts w:ascii="Times New Roman" w:hAnsi="Times New Roman" w:cs="Times New Roman"/>
          <w:sz w:val="24"/>
          <w:szCs w:val="24"/>
        </w:rPr>
        <w:t xml:space="preserve">Sohl 2014, </w:t>
      </w:r>
      <w:r w:rsidR="00552467" w:rsidRPr="00671020">
        <w:rPr>
          <w:rFonts w:ascii="Times New Roman" w:hAnsi="Times New Roman" w:cs="Times New Roman"/>
          <w:sz w:val="24"/>
          <w:szCs w:val="24"/>
        </w:rPr>
        <w:t xml:space="preserve">Stralberg et al. 2015, </w:t>
      </w:r>
      <w:r w:rsidR="00AA50BD" w:rsidRPr="00671020">
        <w:rPr>
          <w:rFonts w:ascii="Times New Roman" w:hAnsi="Times New Roman" w:cs="Times New Roman"/>
          <w:sz w:val="24"/>
          <w:szCs w:val="24"/>
        </w:rPr>
        <w:t xml:space="preserve">Bateman et al. 2016, </w:t>
      </w:r>
      <w:r w:rsidR="005B44B3" w:rsidRPr="00671020">
        <w:rPr>
          <w:rFonts w:ascii="Times New Roman" w:hAnsi="Times New Roman" w:cs="Times New Roman"/>
          <w:sz w:val="24"/>
          <w:szCs w:val="24"/>
        </w:rPr>
        <w:t xml:space="preserve">Lehikoinen and Virkkala 2016, </w:t>
      </w:r>
      <w:r w:rsidR="002101EA" w:rsidRPr="00671020">
        <w:rPr>
          <w:rFonts w:ascii="Times New Roman" w:hAnsi="Times New Roman" w:cs="Times New Roman"/>
          <w:sz w:val="24"/>
        </w:rPr>
        <w:t>Tayleur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r w:rsidR="00F04591" w:rsidRPr="00671020">
        <w:rPr>
          <w:rFonts w:ascii="Times New Roman" w:hAnsi="Times New Roman" w:cs="Times New Roman"/>
          <w:sz w:val="24"/>
          <w:szCs w:val="24"/>
        </w:rPr>
        <w:t>Bradter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r w:rsidRPr="00671020">
        <w:rPr>
          <w:rFonts w:ascii="Times New Roman" w:hAnsi="Times New Roman" w:cs="Times New Roman"/>
          <w:sz w:val="24"/>
        </w:rPr>
        <w:t>Tayleur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 xml:space="preserve">Looking into the future, climate change is expected to cause range declines of -73.6–83.6% for boreal and arctic species in northern Europe (Virkkala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r w:rsidR="007E0459" w:rsidRPr="00671020">
        <w:rPr>
          <w:rFonts w:ascii="Times New Roman" w:hAnsi="Times New Roman" w:cs="Times New Roman"/>
          <w:sz w:val="24"/>
        </w:rPr>
        <w:t xml:space="preserve">Zurell et al. (2008) projected strong summer range contractions in 83% of 715 long-distance migratory birds of the Holarctic, and </w:t>
      </w:r>
      <w:r w:rsidR="007E0459" w:rsidRPr="00671020">
        <w:rPr>
          <w:rFonts w:ascii="Times New Roman" w:hAnsi="Times New Roman" w:cs="Times New Roman"/>
          <w:sz w:val="24"/>
          <w:szCs w:val="24"/>
        </w:rPr>
        <w:t>Jetz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r w:rsidR="002A466C" w:rsidRPr="00671020">
        <w:rPr>
          <w:rFonts w:ascii="Times New Roman" w:hAnsi="Times New Roman" w:cs="Times New Roman"/>
          <w:sz w:val="24"/>
          <w:szCs w:val="24"/>
        </w:rPr>
        <w:t xml:space="preserve">a number of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w:t>
      </w:r>
      <w:r w:rsidR="00B911A1" w:rsidRPr="00671020">
        <w:rPr>
          <w:rFonts w:ascii="Times New Roman" w:hAnsi="Times New Roman" w:cs="Times New Roman"/>
          <w:sz w:val="24"/>
          <w:szCs w:val="24"/>
        </w:rPr>
        <w:lastRenderedPageBreak/>
        <w:t>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Jarzyna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Virkkala and Lehikoinen 2014). In northern Europe, boreal and arctic species are expected to experience large-scale range reductions due to climate change (Virkkala et al. 2008). For long-distance migratory birds of the Holarctic, </w:t>
      </w:r>
      <w:r w:rsidR="00C44DD5" w:rsidRPr="00671020">
        <w:rPr>
          <w:rFonts w:ascii="Times New Roman" w:hAnsi="Times New Roman" w:cs="Times New Roman"/>
          <w:sz w:val="24"/>
        </w:rPr>
        <w:t xml:space="preserve">summer range loss was 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 xml:space="preserve">A prevalence of studies agree that high-elevation specialist and montane bird species are likely to be more vulnerable to climate change (Rodenhouse et al. 2008, La Sorte and Jetz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Lehikoinen et al. 2014</w:t>
      </w:r>
      <w:r w:rsidR="00560096" w:rsidRPr="00671020">
        <w:rPr>
          <w:rFonts w:ascii="Times New Roman" w:hAnsi="Times New Roman" w:cs="Times New Roman"/>
          <w:sz w:val="24"/>
          <w:szCs w:val="24"/>
        </w:rPr>
        <w:t>, Lehikoinen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Flousek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 xml:space="preserve">limate change is thought to have a larger impact on montane birds due </w:t>
      </w:r>
      <w:r w:rsidR="00BE4386" w:rsidRPr="00671020">
        <w:rPr>
          <w:rFonts w:ascii="Times New Roman" w:hAnsi="Times New Roman" w:cs="Times New Roman"/>
          <w:sz w:val="24"/>
          <w:szCs w:val="24"/>
        </w:rPr>
        <w:lastRenderedPageBreak/>
        <w:t>their shrinking climatic niche (Lehikoinen et al. 2019), which is limited by elevation</w:t>
      </w:r>
      <w:r w:rsidR="00932C06" w:rsidRPr="00671020">
        <w:rPr>
          <w:rFonts w:ascii="Times New Roman" w:hAnsi="Times New Roman" w:cs="Times New Roman"/>
          <w:sz w:val="24"/>
          <w:szCs w:val="24"/>
        </w:rPr>
        <w:t xml:space="preserve"> (Sekercioglu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Mantyka-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Keller and Scallan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w:t>
      </w:r>
      <w:r w:rsidR="009C3594" w:rsidRPr="00671020">
        <w:rPr>
          <w:rFonts w:ascii="Times New Roman" w:hAnsi="Times New Roman" w:cs="Times New Roman"/>
          <w:sz w:val="24"/>
        </w:rPr>
        <w:lastRenderedPageBreak/>
        <w:t xml:space="preserve">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w:t>
      </w:r>
      <w:r w:rsidR="00DD0BCE" w:rsidRPr="00671020">
        <w:rPr>
          <w:rFonts w:ascii="Times New Roman" w:hAnsi="Times New Roman" w:cs="Times New Roman"/>
          <w:sz w:val="24"/>
          <w:szCs w:val="24"/>
        </w:rPr>
        <w:lastRenderedPageBreak/>
        <w:t>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Barnagaud et al. 2012, Jarzyna et al. 2015, Jarzyna et al. 2016)</w:t>
      </w:r>
      <w:r w:rsidR="002727B3" w:rsidRPr="00671020">
        <w:rPr>
          <w:rFonts w:ascii="Times New Roman" w:hAnsi="Times New Roman" w:cs="Times New Roman"/>
          <w:sz w:val="24"/>
          <w:szCs w:val="24"/>
        </w:rPr>
        <w:t xml:space="preserve"> and high tolerances for thermal stress (Jiguet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Multiple studies have found that forest bird species are affected less by climate change than open habitat species (e.g., Chamberlain et al. 2013, Jarzyna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De Frenn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Frenn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hermal conditions beneath forest canopies are typically less extreme than those in open habitats (</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De Frenn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Frenn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F</w:t>
      </w:r>
      <w:r w:rsidR="000059A5" w:rsidRPr="00671020">
        <w:rPr>
          <w:rFonts w:ascii="Times New Roman" w:hAnsi="Times New Roman" w:cs="Times New Roman"/>
          <w:sz w:val="24"/>
          <w:szCs w:val="24"/>
        </w:rPr>
        <w:t>renn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r w:rsidR="00407B23" w:rsidRPr="00671020">
        <w:rPr>
          <w:rFonts w:ascii="Times New Roman" w:hAnsi="Times New Roman" w:cs="Times New Roman"/>
          <w:sz w:val="24"/>
          <w:szCs w:val="24"/>
        </w:rPr>
        <w:t>Jarzyna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De Frenn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Although temperature warming 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r w:rsidR="002D6347" w:rsidRPr="00671020">
        <w:rPr>
          <w:rFonts w:ascii="Times New Roman" w:hAnsi="Times New Roman" w:cs="Times New Roman"/>
          <w:sz w:val="24"/>
          <w:szCs w:val="24"/>
        </w:rPr>
        <w:t xml:space="preserve">Stralberg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 xml:space="preserve">Indeed, regions within the Appalachian </w:t>
      </w:r>
      <w:r w:rsidR="00653D3D" w:rsidRPr="00671020">
        <w:rPr>
          <w:rFonts w:ascii="Times New Roman" w:hAnsi="Times New Roman" w:cs="Times New Roman"/>
          <w:sz w:val="24"/>
          <w:szCs w:val="24"/>
        </w:rPr>
        <w:lastRenderedPageBreak/>
        <w:t>Mountains have been identified by Stralberg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w:t>
      </w:r>
      <w:r w:rsidR="00625FDD" w:rsidRPr="00671020">
        <w:rPr>
          <w:rFonts w:ascii="Times New Roman" w:hAnsi="Times New Roman" w:cs="Times New Roman"/>
          <w:sz w:val="24"/>
          <w:szCs w:val="24"/>
        </w:rPr>
        <w:lastRenderedPageBreak/>
        <w:t xml:space="preserve">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23C63DD3"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Heikkenen et al. 2007</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Beckage et al. 2008, Stralberg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 xml:space="preserve">or quality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ayne, E. M., S. L. Van Wilgenburg, S. Boutin, and K. A. Hobson. 2005. Modeling and field-testing of Ovenbird (</w:t>
      </w:r>
      <w:r w:rsidRPr="00671020">
        <w:rPr>
          <w:rFonts w:ascii="Times New Roman" w:hAnsi="Times New Roman" w:cs="Times New Roman"/>
          <w:i/>
          <w:iCs/>
          <w:sz w:val="24"/>
          <w:szCs w:val="24"/>
        </w:rPr>
        <w:t>Seiurus aurocapillus</w:t>
      </w:r>
      <w:r w:rsidRPr="00671020">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M. P. Strager, and C. Mazzarella.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 xml:space="preserve">onstraints or </w:t>
      </w:r>
      <w:r w:rsidRPr="00671020">
        <w:rPr>
          <w:rFonts w:ascii="Times New Roman" w:hAnsi="Times New Roman" w:cs="Times New Roman"/>
          <w:sz w:val="24"/>
          <w:szCs w:val="24"/>
        </w:rPr>
        <w:lastRenderedPageBreak/>
        <w:t>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DeGaetano, A. T., and R. J. Allen. 2002. Trends in twentieth-century temperature extremes 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lastRenderedPageBreak/>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Zegr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Gragson, T. L., and P. V. Bolstad.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Keller, C. M. E., and J. T. Scallan.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ppel, G., K. P. Van Niel, G. W. Wardell-Johnson, C. J. Yates, M. Byrne, L. Mucina, A. G. T. Schut,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 Sorte,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McDonald, K. W., C. J. W. McClure, B. W. Rolek,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Veselka, D. Welsch, N. Zegr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w:t>
      </w:r>
      <w:r w:rsidRPr="00671020">
        <w:rPr>
          <w:rFonts w:ascii="Times New Roman" w:hAnsi="Times New Roman" w:cs="Times New Roman"/>
          <w:sz w:val="24"/>
          <w:szCs w:val="24"/>
        </w:rPr>
        <w:lastRenderedPageBreak/>
        <w:t xml:space="preserve">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Hornik, F Leisch, A Zeileis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 Core Team. 2022. R: A language and environment for statistical computing. R Foundation for 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eoane, J., J. Bustamante, and R. Díaz-Delgado. 2004. Competing roles for landscape, vegetation, topography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671020">
        <w:rPr>
          <w:rFonts w:ascii="Times New Roman" w:hAnsi="Times New Roman" w:cs="Times New Roman"/>
          <w:sz w:val="24"/>
          <w:szCs w:val="24"/>
        </w:rPr>
        <w:lastRenderedPageBreak/>
        <w:t xml:space="preserve">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rautmann,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w:t>
      </w:r>
      <w:r w:rsidRPr="00671020">
        <w:rPr>
          <w:rFonts w:ascii="Times New Roman" w:hAnsi="Times New Roman" w:cs="Times New Roman"/>
          <w:sz w:val="24"/>
          <w:szCs w:val="24"/>
        </w:rPr>
        <w:lastRenderedPageBreak/>
        <w:t xml:space="preserve">due to climate change and its impact on the breeding biology of an insectivorous bird. Oecologia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Weakland,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orest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Wear, D. N., and P. Bolstad.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olmes, R. T., S. A. Kaiser, N. L. Rodenhouse, T. S. Sillett, M. S. Webster, P. Pyle, and M. A. Patten (2020). Black-throated Blue Warbler (</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 version 1.0. In Birds of the World (P. G. Rodewald,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eitsma, L. R., M. T. Hallworth, M. McMahon, and C. J. Conway (2020). Canada Warbler (</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 xml:space="preserve">), version 2.0. In Birds of the World (P. G. Rodewald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Anich, N. M., T. J. Benson, J. D. Brown, C. Roa, J. C. Bednarz, R. E. Brown, and J. G. Dickson (2020).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version 1.0. In Birds of the World (P. G. Rodewald,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eckscher, C. M., L. R. Bevier, A. F. Poole, W. Moskoff, P. Pyle, and M. A. Patten (2020). Veery (</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 version 1.0. In Birds of the World (P. G. Rodewald, 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Vitz, A. C., L. A. Hanners, and S. R. Patton (2020). Worm-eating Warbler (</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Intergovernmental Panel on Climate Change.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77777777" w:rsidR="00952805" w:rsidRPr="00671020" w:rsidRDefault="00952805" w:rsidP="00C25453">
      <w:pPr>
        <w:widowControl w:val="0"/>
        <w:spacing w:line="276" w:lineRule="auto"/>
        <w:ind w:left="720" w:hanging="720"/>
        <w:rPr>
          <w:rFonts w:ascii="Times New Roman" w:hAnsi="Times New Roman" w:cs="Times New Roman"/>
          <w:sz w:val="24"/>
          <w:szCs w:val="24"/>
        </w:rPr>
      </w:pP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d-eyed Vireo</w:t>
            </w:r>
          </w:p>
          <w:p w14:paraId="2D254E4A" w14:textId="1F3B68A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olivaceus</w:t>
            </w:r>
            <w:r w:rsidRPr="00671020">
              <w:rPr>
                <w:rFonts w:ascii="Times New Roman" w:hAnsi="Times New Roman" w:cs="Times New Roman"/>
                <w:sz w:val="24"/>
                <w:szCs w:val="24"/>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11"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12"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13"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x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13"/>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12"/>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4" w:name="_Hlk112249096"/>
      <w:bookmarkStart w:id="15" w:name="_Hlk112249117"/>
      <w:bookmarkEnd w:id="1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4"/>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5"/>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6"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7" w:name="_Hlk114488783"/>
      <w:bookmarkEnd w:id="16"/>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8"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8"/>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7"/>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4CD17441" w:rsidR="003F4BA0" w:rsidRPr="00671020" w:rsidRDefault="00EA6D62" w:rsidP="007A1808">
      <w:pPr>
        <w:spacing w:line="276" w:lineRule="auto"/>
        <w:rPr>
          <w:rFonts w:ascii="Times New Roman" w:hAnsi="Times New Roman" w:cs="Times New Roman"/>
          <w:b/>
          <w:bCs/>
          <w:caps/>
          <w:noProof/>
          <w:sz w:val="24"/>
          <w:szCs w:val="24"/>
        </w:rPr>
      </w:pPr>
      <w:r w:rsidRPr="00671020">
        <w:rPr>
          <w:rFonts w:ascii="Times New Roman" w:hAnsi="Times New Roman" w:cs="Times New Roman"/>
          <w:b/>
          <w:bCs/>
          <w:caps/>
          <w:sz w:val="24"/>
          <w:szCs w:val="24"/>
        </w:rPr>
        <w:lastRenderedPageBreak/>
        <w:t>Figures</w:t>
      </w: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r w:rsidR="00C151E3" w:rsidRPr="00671020">
        <w:rPr>
          <w:rFonts w:ascii="Times New Roman" w:hAnsi="Times New Roman" w:cs="Times New Roman"/>
          <w:sz w:val="24"/>
          <w:szCs w:val="24"/>
        </w:rPr>
        <w:t>LATxELEV</w:t>
      </w:r>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9"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9"/>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20"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20"/>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model{</w:t>
      </w:r>
    </w:p>
    <w:p w14:paraId="6F1D3869" w14:textId="77777777" w:rsidR="004E59A0" w:rsidRPr="00671020" w:rsidRDefault="004E59A0" w:rsidP="004E59A0">
      <w:pPr>
        <w:spacing w:after="0" w:line="276" w:lineRule="auto"/>
        <w:rPr>
          <w:rFonts w:ascii="Courier New" w:hAnsi="Courier New" w:cs="Courier New"/>
          <w:sz w:val="20"/>
          <w:szCs w:val="20"/>
        </w:rPr>
      </w:pPr>
    </w:p>
    <w:p w14:paraId="082A8B72" w14:textId="6DBDF24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3345B4B" w14:textId="1642282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r ~ dgamma(0.01,0.01)</w:t>
      </w:r>
    </w:p>
    <w:p w14:paraId="6A9F4601" w14:textId="030C31C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28520F13" w14:textId="77777777" w:rsidR="004C1ADD" w:rsidRDefault="00A46296">
      <w:pPr>
        <w:pStyle w:val="CommentText"/>
      </w:pPr>
      <w:r>
        <w:rPr>
          <w:rStyle w:val="CommentReference"/>
        </w:rPr>
        <w:annotationRef/>
      </w:r>
      <w:r w:rsidR="004C1ADD">
        <w:t>Beef up historical changes</w:t>
      </w:r>
    </w:p>
    <w:p w14:paraId="6F191328" w14:textId="77777777" w:rsidR="004C1ADD" w:rsidRDefault="004C1ADD">
      <w:pPr>
        <w:pStyle w:val="CommentText"/>
      </w:pPr>
    </w:p>
    <w:p w14:paraId="3000DBC5" w14:textId="77777777" w:rsidR="004C1ADD" w:rsidRDefault="004C1ADD">
      <w:pPr>
        <w:pStyle w:val="CommentText"/>
      </w:pPr>
      <w:r>
        <w:t>Refine and beef up future changes</w:t>
      </w:r>
    </w:p>
    <w:p w14:paraId="2BFBE052" w14:textId="77777777" w:rsidR="004C1ADD" w:rsidRDefault="004C1ADD">
      <w:pPr>
        <w:pStyle w:val="CommentText"/>
      </w:pPr>
    </w:p>
    <w:p w14:paraId="78D975C3" w14:textId="77777777" w:rsidR="004C1ADD" w:rsidRDefault="004C1ADD">
      <w:pPr>
        <w:pStyle w:val="CommentText"/>
      </w:pPr>
      <w:r>
        <w:t>Update Table and Figure numbers in text</w:t>
      </w:r>
    </w:p>
    <w:p w14:paraId="4987C116" w14:textId="77777777" w:rsidR="004C1ADD" w:rsidRDefault="004C1ADD">
      <w:pPr>
        <w:pStyle w:val="CommentText"/>
      </w:pPr>
    </w:p>
    <w:p w14:paraId="78073D95" w14:textId="77777777" w:rsidR="004C1ADD" w:rsidRDefault="004C1ADD">
      <w:pPr>
        <w:pStyle w:val="CommentText"/>
      </w:pPr>
      <w:r>
        <w:t>Standardize numbers as words or numbers</w:t>
      </w:r>
    </w:p>
    <w:p w14:paraId="48D2801A" w14:textId="77777777" w:rsidR="004C1ADD" w:rsidRDefault="004C1ADD">
      <w:pPr>
        <w:pStyle w:val="CommentText"/>
      </w:pPr>
    </w:p>
    <w:p w14:paraId="4E8952C4" w14:textId="77777777" w:rsidR="004C1ADD" w:rsidRDefault="004C1ADD">
      <w:pPr>
        <w:pStyle w:val="CommentText"/>
      </w:pPr>
      <w:r>
        <w:t>-</w:t>
      </w:r>
    </w:p>
    <w:p w14:paraId="05390392" w14:textId="77777777" w:rsidR="004C1ADD" w:rsidRDefault="004C1ADD">
      <w:pPr>
        <w:pStyle w:val="CommentText"/>
      </w:pPr>
    </w:p>
    <w:p w14:paraId="774AADC2" w14:textId="77777777" w:rsidR="004C1ADD" w:rsidRDefault="004C1ADD">
      <w:pPr>
        <w:pStyle w:val="CommentText"/>
      </w:pPr>
      <w:r>
        <w:t>Add new / recent citations</w:t>
      </w:r>
    </w:p>
    <w:p w14:paraId="06F8F4C0" w14:textId="77777777" w:rsidR="004C1ADD" w:rsidRDefault="004C1ADD">
      <w:pPr>
        <w:pStyle w:val="CommentText"/>
      </w:pPr>
    </w:p>
    <w:p w14:paraId="3393711F" w14:textId="77777777" w:rsidR="004C1ADD" w:rsidRDefault="004C1ADD" w:rsidP="00ED0482">
      <w:pPr>
        <w:pStyle w:val="CommentText"/>
      </w:pPr>
      <w:r>
        <w:t>Add Mendeley references and update Lit Cited section</w:t>
      </w:r>
    </w:p>
  </w:comment>
  <w:comment w:id="1" w:author="hlclipp@mix.wvu.edu" w:date="2022-09-22T22:55:00Z" w:initials="h">
    <w:p w14:paraId="662767CC" w14:textId="77777777" w:rsidR="000D09B0" w:rsidRDefault="000D09B0" w:rsidP="004F5231">
      <w:pPr>
        <w:pStyle w:val="CommentText"/>
      </w:pPr>
      <w:r>
        <w:rPr>
          <w:rStyle w:val="CommentReference"/>
        </w:rPr>
        <w:annotationRef/>
      </w:r>
      <w:r>
        <w:t>Add to south Apps climate</w:t>
      </w:r>
    </w:p>
  </w:comment>
  <w:comment w:id="2" w:author="hlclipp@mix.wvu.edu" w:date="2022-09-22T22:55:00Z" w:initials="h">
    <w:p w14:paraId="6019567E" w14:textId="77777777" w:rsidR="000D09B0" w:rsidRDefault="000D09B0" w:rsidP="00EE60A5">
      <w:pPr>
        <w:pStyle w:val="CommentText"/>
      </w:pPr>
      <w:r>
        <w:rPr>
          <w:rStyle w:val="CommentReference"/>
        </w:rPr>
        <w:annotationRef/>
      </w:r>
      <w:r>
        <w:t>Bolster land cover section</w:t>
      </w:r>
    </w:p>
  </w:comment>
  <w:comment w:id="3" w:author="hlclipp@mix.wvu.edu" w:date="2022-09-22T22:56:00Z" w:initials="h">
    <w:p w14:paraId="4DDA50D3" w14:textId="77777777" w:rsidR="000D09B0" w:rsidRDefault="000D09B0" w:rsidP="00337665">
      <w:pPr>
        <w:pStyle w:val="CommentText"/>
      </w:pPr>
      <w:r>
        <w:rPr>
          <w:rStyle w:val="CommentReference"/>
        </w:rPr>
        <w:annotationRef/>
      </w:r>
      <w:r>
        <w:t>Add central Apps climate predictions</w:t>
      </w:r>
    </w:p>
  </w:comment>
  <w:comment w:id="4" w:author="hlclipp@mix.wvu.edu" w:date="2022-09-22T22:56:00Z" w:initials="h">
    <w:p w14:paraId="6ACC52E8" w14:textId="77777777" w:rsidR="004274CF" w:rsidRDefault="004274CF" w:rsidP="007F282E">
      <w:pPr>
        <w:pStyle w:val="CommentText"/>
      </w:pPr>
      <w:r>
        <w:rPr>
          <w:rStyle w:val="CommentReference"/>
        </w:rPr>
        <w:annotationRef/>
      </w:r>
      <w:r>
        <w:t>Bolster future land cover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662767CC" w15:done="0"/>
  <w15:commentEx w15:paraId="6019567E" w15:done="0"/>
  <w15:commentEx w15:paraId="4DDA50D3" w15:done="0"/>
  <w15:commentEx w15:paraId="6ACC52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D76664" w16cex:dateUtc="2022-09-23T02:55:00Z"/>
  <w16cex:commentExtensible w16cex:durableId="26D76677" w16cex:dateUtc="2022-09-23T02:55:00Z"/>
  <w16cex:commentExtensible w16cex:durableId="26D7668B" w16cex:dateUtc="2022-09-23T02:56:00Z"/>
  <w16cex:commentExtensible w16cex:durableId="26D766A5" w16cex:dateUtc="2022-09-23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662767CC" w16cid:durableId="26D76664"/>
  <w16cid:commentId w16cid:paraId="6019567E" w16cid:durableId="26D76677"/>
  <w16cid:commentId w16cid:paraId="4DDA50D3" w16cid:durableId="26D7668B"/>
  <w16cid:commentId w16cid:paraId="6ACC52E8" w16cid:durableId="26D766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9B0"/>
    <w:rsid w:val="000D161C"/>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659E"/>
    <w:rsid w:val="00136F97"/>
    <w:rsid w:val="00137448"/>
    <w:rsid w:val="001413B9"/>
    <w:rsid w:val="00141DF6"/>
    <w:rsid w:val="00142288"/>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0962"/>
    <w:rsid w:val="001A12F5"/>
    <w:rsid w:val="001A1614"/>
    <w:rsid w:val="001A1868"/>
    <w:rsid w:val="001A2DDD"/>
    <w:rsid w:val="001A3F28"/>
    <w:rsid w:val="001A5044"/>
    <w:rsid w:val="001A5DDB"/>
    <w:rsid w:val="001A7CA2"/>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2834"/>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607E"/>
    <w:rsid w:val="002568B9"/>
    <w:rsid w:val="00257C63"/>
    <w:rsid w:val="00262E82"/>
    <w:rsid w:val="00263172"/>
    <w:rsid w:val="00270DB9"/>
    <w:rsid w:val="002727B3"/>
    <w:rsid w:val="002730BC"/>
    <w:rsid w:val="00273EEF"/>
    <w:rsid w:val="0027462C"/>
    <w:rsid w:val="002760A4"/>
    <w:rsid w:val="00283EAA"/>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55E8"/>
    <w:rsid w:val="003567DA"/>
    <w:rsid w:val="003575F3"/>
    <w:rsid w:val="00357DC6"/>
    <w:rsid w:val="00360F5E"/>
    <w:rsid w:val="0036150F"/>
    <w:rsid w:val="00364257"/>
    <w:rsid w:val="00366981"/>
    <w:rsid w:val="00366C81"/>
    <w:rsid w:val="00367463"/>
    <w:rsid w:val="003703A5"/>
    <w:rsid w:val="00370816"/>
    <w:rsid w:val="00371FCA"/>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4944"/>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4268"/>
    <w:rsid w:val="00407B23"/>
    <w:rsid w:val="0041099A"/>
    <w:rsid w:val="0041167F"/>
    <w:rsid w:val="0041271A"/>
    <w:rsid w:val="004160BB"/>
    <w:rsid w:val="0041782E"/>
    <w:rsid w:val="00420E82"/>
    <w:rsid w:val="00421641"/>
    <w:rsid w:val="004222D3"/>
    <w:rsid w:val="0042301F"/>
    <w:rsid w:val="00423973"/>
    <w:rsid w:val="00423FD4"/>
    <w:rsid w:val="00424974"/>
    <w:rsid w:val="00424D62"/>
    <w:rsid w:val="00425EB9"/>
    <w:rsid w:val="004274CF"/>
    <w:rsid w:val="00427863"/>
    <w:rsid w:val="004310A9"/>
    <w:rsid w:val="0043228D"/>
    <w:rsid w:val="004329F9"/>
    <w:rsid w:val="00432A18"/>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609A6"/>
    <w:rsid w:val="004636DF"/>
    <w:rsid w:val="00463EA1"/>
    <w:rsid w:val="004642A5"/>
    <w:rsid w:val="00464AE2"/>
    <w:rsid w:val="00464B64"/>
    <w:rsid w:val="00466018"/>
    <w:rsid w:val="004660F9"/>
    <w:rsid w:val="00470002"/>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7680"/>
    <w:rsid w:val="004B0FE2"/>
    <w:rsid w:val="004B1D91"/>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CEE"/>
    <w:rsid w:val="005014A7"/>
    <w:rsid w:val="00501753"/>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37B"/>
    <w:rsid w:val="005365BD"/>
    <w:rsid w:val="00537E3F"/>
    <w:rsid w:val="00541804"/>
    <w:rsid w:val="00541922"/>
    <w:rsid w:val="00541D10"/>
    <w:rsid w:val="00541F24"/>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2E4"/>
    <w:rsid w:val="00566A14"/>
    <w:rsid w:val="005726E7"/>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96DF6"/>
    <w:rsid w:val="005A28F6"/>
    <w:rsid w:val="005A3250"/>
    <w:rsid w:val="005A3677"/>
    <w:rsid w:val="005A79C3"/>
    <w:rsid w:val="005B0089"/>
    <w:rsid w:val="005B1594"/>
    <w:rsid w:val="005B2648"/>
    <w:rsid w:val="005B379E"/>
    <w:rsid w:val="005B38F4"/>
    <w:rsid w:val="005B4111"/>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57E9"/>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CC7"/>
    <w:rsid w:val="006E1E3C"/>
    <w:rsid w:val="006E2119"/>
    <w:rsid w:val="006E44EE"/>
    <w:rsid w:val="006E480D"/>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88E"/>
    <w:rsid w:val="00705E04"/>
    <w:rsid w:val="00705F57"/>
    <w:rsid w:val="00706B2A"/>
    <w:rsid w:val="00706B76"/>
    <w:rsid w:val="007108D2"/>
    <w:rsid w:val="00713E08"/>
    <w:rsid w:val="00714F3C"/>
    <w:rsid w:val="0071571C"/>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6971"/>
    <w:rsid w:val="007F70F4"/>
    <w:rsid w:val="007F7969"/>
    <w:rsid w:val="00800663"/>
    <w:rsid w:val="00800ADE"/>
    <w:rsid w:val="00801AA0"/>
    <w:rsid w:val="00802451"/>
    <w:rsid w:val="008027BF"/>
    <w:rsid w:val="00804574"/>
    <w:rsid w:val="00806023"/>
    <w:rsid w:val="00806965"/>
    <w:rsid w:val="008075B1"/>
    <w:rsid w:val="008119B1"/>
    <w:rsid w:val="00811A8F"/>
    <w:rsid w:val="00811E60"/>
    <w:rsid w:val="00812E6A"/>
    <w:rsid w:val="0081336D"/>
    <w:rsid w:val="00813EFB"/>
    <w:rsid w:val="0081711C"/>
    <w:rsid w:val="00817447"/>
    <w:rsid w:val="00820A91"/>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70CB"/>
    <w:rsid w:val="008679B0"/>
    <w:rsid w:val="00867AC5"/>
    <w:rsid w:val="00870D56"/>
    <w:rsid w:val="00871F69"/>
    <w:rsid w:val="00872059"/>
    <w:rsid w:val="008725B4"/>
    <w:rsid w:val="0087522B"/>
    <w:rsid w:val="00877234"/>
    <w:rsid w:val="00877505"/>
    <w:rsid w:val="00883E57"/>
    <w:rsid w:val="0088619E"/>
    <w:rsid w:val="008870BD"/>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52805"/>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7148"/>
    <w:rsid w:val="00997BC8"/>
    <w:rsid w:val="009A109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5AC"/>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4DD5"/>
    <w:rsid w:val="00C45D35"/>
    <w:rsid w:val="00C46A33"/>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37AB"/>
    <w:rsid w:val="00D042CD"/>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3486"/>
    <w:rsid w:val="00D33563"/>
    <w:rsid w:val="00D362C3"/>
    <w:rsid w:val="00D41693"/>
    <w:rsid w:val="00D43EC6"/>
    <w:rsid w:val="00D451A5"/>
    <w:rsid w:val="00D45D81"/>
    <w:rsid w:val="00D4687D"/>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1003"/>
    <w:rsid w:val="00E620AA"/>
    <w:rsid w:val="00E6214F"/>
    <w:rsid w:val="00E62282"/>
    <w:rsid w:val="00E62707"/>
    <w:rsid w:val="00E6521F"/>
    <w:rsid w:val="00E6610A"/>
    <w:rsid w:val="00E72180"/>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706E"/>
    <w:rsid w:val="00EC7C72"/>
    <w:rsid w:val="00ED01CE"/>
    <w:rsid w:val="00ED07A7"/>
    <w:rsid w:val="00ED154B"/>
    <w:rsid w:val="00ED2545"/>
    <w:rsid w:val="00ED5525"/>
    <w:rsid w:val="00ED7F90"/>
    <w:rsid w:val="00EE0769"/>
    <w:rsid w:val="00EE1BF3"/>
    <w:rsid w:val="00EE47D0"/>
    <w:rsid w:val="00EE4EB5"/>
    <w:rsid w:val="00EE5D1E"/>
    <w:rsid w:val="00EE63DC"/>
    <w:rsid w:val="00EE79CC"/>
    <w:rsid w:val="00EF01C6"/>
    <w:rsid w:val="00EF0527"/>
    <w:rsid w:val="00EF0E3A"/>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5D8E"/>
    <w:rsid w:val="00F71B8A"/>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3</TotalTime>
  <Pages>98</Pages>
  <Words>68662</Words>
  <Characters>391377</Characters>
  <Application>Microsoft Office Word</Application>
  <DocSecurity>0</DocSecurity>
  <Lines>3261</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52</cp:revision>
  <dcterms:created xsi:type="dcterms:W3CDTF">2022-08-04T14:27:00Z</dcterms:created>
  <dcterms:modified xsi:type="dcterms:W3CDTF">2022-09-23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